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Sedangkan pengujian Black Box dilakukan untuk menguji tampilan, fungsionalitas, masukkan, dan luaran perangkat lunak tanpa harus </w:t>
      </w:r>
      <w:r w:rsidRPr="00B5702A">
        <w:rPr>
          <w:lang w:val="en-US"/>
        </w:rPr>
        <w:lastRenderedPageBreak/>
        <w:t>mengetahui bagaimana baris-per-baris program kode perangkat lunak bekerja dengan harapan bahwa perangkat lunak yang dikembangkan bekerja semestinya</w:t>
      </w:r>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2CAF6791" w:rsidR="00344C3E" w:rsidRDefault="00344C3E" w:rsidP="009858CB">
      <w:pPr>
        <w:pStyle w:val="ListParagraph"/>
        <w:numPr>
          <w:ilvl w:val="3"/>
          <w:numId w:val="1"/>
        </w:numPr>
        <w:ind w:left="720"/>
        <w:rPr>
          <w:lang w:val="en-US"/>
        </w:rPr>
      </w:pPr>
      <w:r>
        <w:rPr>
          <w:lang w:val="en-US"/>
        </w:rPr>
        <w:t xml:space="preserve">Bagaimana evaluasi penerapan </w:t>
      </w:r>
      <w:r>
        <w:rPr>
          <w:i/>
          <w:iCs/>
          <w:lang w:val="en-US"/>
        </w:rPr>
        <w:t>pre-trained machine learning model</w:t>
      </w:r>
      <w:r>
        <w:rPr>
          <w:lang w:val="en-US"/>
        </w:rPr>
        <w:t xml:space="preserve"> untuk menilai esai singkat dapat dilaku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r>
        <w:rPr>
          <w:lang w:val="en-US"/>
        </w:rPr>
        <w:t xml:space="preserve">Mengevaluasi penggunaan </w:t>
      </w:r>
      <w:r w:rsidRPr="00AC3266">
        <w:rPr>
          <w:i/>
          <w:iCs/>
          <w:lang w:val="en-US"/>
        </w:rPr>
        <w:t>pre-trained machine learning mode</w:t>
      </w:r>
      <w:r>
        <w:rPr>
          <w:i/>
          <w:iCs/>
          <w:lang w:val="en-US"/>
        </w:rPr>
        <w:t>l</w:t>
      </w:r>
      <w:r>
        <w:rPr>
          <w:lang w:val="en-US"/>
        </w:rPr>
        <w:t xml:space="preserve"> pada aplikasi penilai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lastRenderedPageBreak/>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CB190E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lastRenderedPageBreak/>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35ABC77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14366A0C" w:rsidR="007F3405" w:rsidRDefault="001E0576" w:rsidP="007F3405">
      <w:pPr>
        <w:ind w:firstLine="0"/>
        <w:rPr>
          <w:lang w:val="en-US"/>
        </w:rPr>
      </w:pPr>
      <w:r w:rsidRPr="001E0576">
        <w:rPr>
          <w:lang w:val="en-US"/>
        </w:rPr>
        <w:t>Pada pengimplementasian aplikasi penilaian esai otomatis berbasis website ini, perlu beberapa kebutuhan fungsional yang harus dipenuhi untuk aplikasi dapat bekerja semestinya. Kebutuhan fungsional aplikasi berbasis website dapat dilihat pada Tabel berikut ini.</w:t>
      </w:r>
    </w:p>
    <w:p w14:paraId="068F0642" w14:textId="37EFD8C9" w:rsidR="001E0576" w:rsidRDefault="001E0576" w:rsidP="007F3405">
      <w:pPr>
        <w:ind w:firstLine="0"/>
        <w:rPr>
          <w:lang w:val="en-US"/>
        </w:rPr>
      </w:pPr>
    </w:p>
    <w:p w14:paraId="075C6373" w14:textId="77777777" w:rsidR="001E0576" w:rsidRDefault="001E0576" w:rsidP="007F3405">
      <w:pPr>
        <w:ind w:firstLine="0"/>
        <w:rPr>
          <w:lang w:val="en-US"/>
        </w:rPr>
      </w:pPr>
    </w:p>
    <w:p w14:paraId="2211F60D" w14:textId="77777777" w:rsidR="007F3405" w:rsidRPr="007F3405" w:rsidRDefault="007F3405" w:rsidP="007F3405">
      <w:pPr>
        <w:ind w:firstLine="0"/>
        <w:rPr>
          <w:lang w:val="en-US"/>
        </w:rPr>
      </w:pPr>
    </w:p>
    <w:p w14:paraId="6BAE56F0" w14:textId="67C2DC14" w:rsidR="007F3405" w:rsidRPr="007F3405" w:rsidRDefault="007F3405" w:rsidP="007F3405">
      <w:pPr>
        <w:pStyle w:val="Heading4"/>
      </w:pPr>
      <w:r>
        <w:t>Kebutuhan Non-Fungsional</w:t>
      </w:r>
    </w:p>
    <w:p w14:paraId="02880874" w14:textId="26191AFA" w:rsidR="00BC0EB2" w:rsidRDefault="00BC0EB2" w:rsidP="004E4F0D">
      <w:pPr>
        <w:ind w:firstLine="0"/>
        <w:rPr>
          <w:lang w:val="en-US"/>
        </w:rPr>
      </w:pPr>
    </w:p>
    <w:p w14:paraId="2C2CC2E3" w14:textId="563B314F" w:rsidR="007F3405" w:rsidRDefault="00D376BA" w:rsidP="00D376BA">
      <w:pPr>
        <w:pStyle w:val="Heading4"/>
      </w:pPr>
      <w:r>
        <w:t>Use Case Diagram</w:t>
      </w:r>
    </w:p>
    <w:p w14:paraId="042C5087" w14:textId="24DD08BB" w:rsidR="00D376BA" w:rsidRDefault="00D376BA"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E4551" w14:textId="77777777" w:rsidR="006D6D6B" w:rsidRDefault="006D6D6B">
      <w:pPr>
        <w:spacing w:line="240" w:lineRule="auto"/>
      </w:pPr>
      <w:r>
        <w:separator/>
      </w:r>
    </w:p>
  </w:endnote>
  <w:endnote w:type="continuationSeparator" w:id="0">
    <w:p w14:paraId="34326D62" w14:textId="77777777" w:rsidR="006D6D6B" w:rsidRDefault="006D6D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4D12C" w14:textId="77777777" w:rsidR="006D6D6B" w:rsidRDefault="006D6D6B">
      <w:pPr>
        <w:spacing w:line="240" w:lineRule="auto"/>
      </w:pPr>
      <w:r>
        <w:separator/>
      </w:r>
    </w:p>
  </w:footnote>
  <w:footnote w:type="continuationSeparator" w:id="0">
    <w:p w14:paraId="75550752" w14:textId="77777777" w:rsidR="006D6D6B" w:rsidRDefault="006D6D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1E0576"/>
    <w:rsid w:val="001E2E07"/>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93F07"/>
    <w:rsid w:val="0069451D"/>
    <w:rsid w:val="006A5FA3"/>
    <w:rsid w:val="006B48DB"/>
    <w:rsid w:val="006C4FCF"/>
    <w:rsid w:val="006D2F85"/>
    <w:rsid w:val="006D6D6B"/>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A685E"/>
    <w:rsid w:val="008B5206"/>
    <w:rsid w:val="008B7820"/>
    <w:rsid w:val="008D3E03"/>
    <w:rsid w:val="008D6732"/>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2</TotalTime>
  <Pages>47</Pages>
  <Words>20261</Words>
  <Characters>115491</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82</cp:revision>
  <cp:lastPrinted>2023-02-13T05:29:00Z</cp:lastPrinted>
  <dcterms:created xsi:type="dcterms:W3CDTF">2022-12-06T11:20:00Z</dcterms:created>
  <dcterms:modified xsi:type="dcterms:W3CDTF">2023-02-1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